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650B2D" w14:textId="68635DBF" w:rsidR="00D655D7" w:rsidRPr="009E025F" w:rsidRDefault="003F66A9">
      <w:r w:rsidRPr="009E025F">
        <w:t xml:space="preserve">For my Olympic sport, I chose fencing as it allowed me to be a lot more creative with the design of my </w:t>
      </w:r>
      <w:proofErr w:type="spellStart"/>
      <w:r w:rsidRPr="009E025F">
        <w:t>Olympoid</w:t>
      </w:r>
      <w:proofErr w:type="spellEnd"/>
      <w:r w:rsidRPr="009E025F">
        <w:t>, as I only needed to worry about it holding the Epee; one of the blades used in fencing,</w:t>
      </w:r>
      <w:r w:rsidR="00A46B96" w:rsidRPr="009E025F">
        <w:t xml:space="preserve"> while still being able to theoretically compete with humans, which was a goal I set myself</w:t>
      </w:r>
      <w:r w:rsidRPr="009E025F">
        <w:t xml:space="preserve">. Choosing a sport like cycling would mean that I would have had to make my </w:t>
      </w:r>
      <w:proofErr w:type="spellStart"/>
      <w:r w:rsidRPr="009E025F">
        <w:t>Olympoid</w:t>
      </w:r>
      <w:proofErr w:type="spellEnd"/>
      <w:r w:rsidRPr="009E025F">
        <w:t xml:space="preserve"> more humanoid than I would've liked, as it would have had to be able to sit on a regular bike, whereas a sport like gymnast</w:t>
      </w:r>
      <w:r w:rsidR="00A46B96" w:rsidRPr="009E025F">
        <w:t xml:space="preserve">ics would mean that I would be able to make my </w:t>
      </w:r>
      <w:proofErr w:type="spellStart"/>
      <w:r w:rsidR="00A46B96" w:rsidRPr="009E025F">
        <w:t>Olympoid</w:t>
      </w:r>
      <w:proofErr w:type="spellEnd"/>
      <w:r w:rsidR="00A46B96" w:rsidRPr="009E025F">
        <w:t xml:space="preserve"> as un</w:t>
      </w:r>
      <w:r w:rsidR="009E025F">
        <w:t>iq</w:t>
      </w:r>
      <w:r w:rsidR="00A46B96" w:rsidRPr="009E025F">
        <w:t xml:space="preserve">ue as I liked. This would've made it a lot harder to fit with my goal of my </w:t>
      </w:r>
      <w:proofErr w:type="spellStart"/>
      <w:r w:rsidR="00A46B96" w:rsidRPr="009E025F">
        <w:t>Olympoi</w:t>
      </w:r>
      <w:r w:rsidR="00E31BCB">
        <w:t>d</w:t>
      </w:r>
      <w:proofErr w:type="spellEnd"/>
      <w:r w:rsidR="00A46B96" w:rsidRPr="009E025F">
        <w:t xml:space="preserve"> being able to compete with humans, as adding too many joints or polygons would make it far for flexible than any Olympic </w:t>
      </w:r>
      <w:proofErr w:type="gramStart"/>
      <w:r w:rsidR="00A46B96" w:rsidRPr="009E025F">
        <w:t>gymnast, but</w:t>
      </w:r>
      <w:proofErr w:type="gramEnd"/>
      <w:r w:rsidR="00A46B96" w:rsidRPr="009E025F">
        <w:t xml:space="preserve"> adding too little would make it not able to compete in the sport to an Olympic standard.</w:t>
      </w:r>
    </w:p>
    <w:p w14:paraId="5BA6491F" w14:textId="15501304" w:rsidR="00A46B96" w:rsidRPr="009E025F" w:rsidRDefault="00A46B96"/>
    <w:p w14:paraId="3BF63162" w14:textId="6ED14787" w:rsidR="00A46B96" w:rsidRPr="009E025F" w:rsidRDefault="00A46B96"/>
    <w:p w14:paraId="6DB1F875" w14:textId="3B71C27D" w:rsidR="00A46B96" w:rsidRPr="009E025F" w:rsidRDefault="00A46B96">
      <w:r w:rsidRPr="009E025F">
        <w:t xml:space="preserve">For the design of my </w:t>
      </w:r>
      <w:proofErr w:type="spellStart"/>
      <w:r w:rsidRPr="009E025F">
        <w:t>Olympoid</w:t>
      </w:r>
      <w:proofErr w:type="spellEnd"/>
      <w:r w:rsidRPr="009E025F">
        <w:t xml:space="preserve">, I first researched fencing </w:t>
      </w:r>
      <w:r w:rsidRPr="009E025F">
        <w:fldChar w:fldCharType="begin"/>
      </w:r>
      <w:r w:rsidRPr="009E025F">
        <w:instrText xml:space="preserve"> ADDIN ZOTERO_ITEM CSL_CITATION {"citationID":"BtJwRxKO","properties":{"formattedCitation":"(Olympics, 2012)","plainCitation":"(Olympics, 2012)","noteIndex":0},"citationItems":[{"id":36,"uris":["http://zotero.org/users/local/UbnDuPmC/items/WEGALRQ3"],"itemData":{"id":36,"type":"motion_picture","abstract":"</w:instrText>
      </w:r>
      <w:r w:rsidRPr="009E025F">
        <w:rPr>
          <w:rFonts w:ascii="Segoe UI Emoji" w:hAnsi="Segoe UI Emoji" w:cs="Segoe UI Emoji"/>
        </w:rPr>
        <w:instrText>📲</w:instrText>
      </w:r>
      <w:r w:rsidRPr="009E025F">
        <w:instrText xml:space="preserve"> Subscribe to @olympics: http://oly.ch/Subscribe \n\n Full highlights of Hungary's Aron Szilagyi's Gold medal win against Italy's Diego Occhiuzzi in the Men's Fencing Sabre at the London 2012 Olympic Games. \n\nFencing was included for the first time at the 1896 Games in Athens, and has remained on the Olympic programme since then. The women's fencing competition entered the Games in 1924 in Paris. Today, men and women compete in individual and team events, in which three types of weapon are used: foil, epee and sabre. The foil was, at first, the only weapon used by women, until the 1996 Games in Atlanta, when women's epee was introduced. Women's sabre appeared for the first time on the Olympic programme in Athens in 2004.\n\nFind more about Fencing at www.olympic.org/fencing \n_____________________________________________________\n</w:instrText>
      </w:r>
      <w:r w:rsidRPr="009E025F">
        <w:rPr>
          <w:rFonts w:ascii="Segoe UI Emoji" w:hAnsi="Segoe UI Emoji" w:cs="Segoe UI Emoji"/>
        </w:rPr>
        <w:instrText>🇨🇳</w:instrText>
      </w:r>
      <w:r w:rsidRPr="009E025F">
        <w:instrText xml:space="preserve"> #Beijing2022 replays: https://oly.ch/B22Replays\n</w:instrText>
      </w:r>
      <w:r w:rsidRPr="009E025F">
        <w:rPr>
          <w:rFonts w:ascii="Segoe UI Emoji" w:hAnsi="Segoe UI Emoji" w:cs="Segoe UI Emoji"/>
        </w:rPr>
        <w:instrText>🇯🇵</w:instrText>
      </w:r>
      <w:r w:rsidRPr="009E025F">
        <w:instrText xml:space="preserve"> #Tokyo2020 replays: https://oly.ch/T20Replays \n</w:instrText>
      </w:r>
      <w:r w:rsidRPr="009E025F">
        <w:rPr>
          <w:rFonts w:ascii="Segoe UI Symbol" w:hAnsi="Segoe UI Symbol" w:cs="Segoe UI Symbol"/>
        </w:rPr>
        <w:instrText>🗞</w:instrText>
      </w:r>
      <w:r w:rsidRPr="009E025F">
        <w:instrText xml:space="preserve">️ News from the Olympic world: https://oly.ch/News","dimensions":"13:10","source":"YouTube","title":"Aron Szilagyi Szilagyi Wins Fencing Sabre Gold - London 2012 Olympics","URL":"https://www.youtube.com/watch?v=nGearEu2PlU","author":[{"literal":"Olympics"}],"accessed":{"date-parts":[["2022",5,5]]},"issued":{"date-parts":[["2012",7,29]]}}}],"schema":"https://github.com/citation-style-language/schema/raw/master/csl-citation.json"} </w:instrText>
      </w:r>
      <w:r w:rsidRPr="009E025F">
        <w:fldChar w:fldCharType="separate"/>
      </w:r>
      <w:r w:rsidRPr="009E025F">
        <w:rPr>
          <w:rFonts w:ascii="Calibri" w:hAnsi="Calibri" w:cs="Calibri"/>
        </w:rPr>
        <w:t>(Olympics, 2012)</w:t>
      </w:r>
      <w:r w:rsidRPr="009E025F">
        <w:fldChar w:fldCharType="end"/>
      </w:r>
      <w:r w:rsidRPr="009E025F">
        <w:t xml:space="preserve"> as I wanted to ensure that the sketches I was making and images of robots I was using as research could theoretically fence. My first discovery was that fencing is a very fast sport. This led to the decision that I should keep the design of my </w:t>
      </w:r>
      <w:proofErr w:type="spellStart"/>
      <w:r w:rsidRPr="009E025F">
        <w:t>Olympoid</w:t>
      </w:r>
      <w:proofErr w:type="spellEnd"/>
      <w:r w:rsidRPr="009E025F">
        <w:t xml:space="preserve"> as simple as possible since I would have to animate </w:t>
      </w:r>
      <w:proofErr w:type="gramStart"/>
      <w:r w:rsidRPr="009E025F">
        <w:t xml:space="preserve">a large </w:t>
      </w:r>
      <w:r w:rsidR="009E025F">
        <w:t>number</w:t>
      </w:r>
      <w:r w:rsidRPr="009E025F">
        <w:t xml:space="preserve"> of</w:t>
      </w:r>
      <w:proofErr w:type="gramEnd"/>
      <w:r w:rsidRPr="009E025F">
        <w:t xml:space="preserve"> objects otherwise. I also wanted to incorporate the bending of the epee into my design, so I decided for my </w:t>
      </w:r>
      <w:proofErr w:type="spellStart"/>
      <w:r w:rsidRPr="009E025F">
        <w:t>Olympoid</w:t>
      </w:r>
      <w:proofErr w:type="spellEnd"/>
      <w:r w:rsidRPr="009E025F">
        <w:t xml:space="preserve"> to not have arms. Instead, my </w:t>
      </w:r>
      <w:proofErr w:type="spellStart"/>
      <w:r w:rsidRPr="009E025F">
        <w:t>Olympoid</w:t>
      </w:r>
      <w:proofErr w:type="spellEnd"/>
      <w:r w:rsidRPr="009E025F">
        <w:t xml:space="preserve"> would have tentacles, as they </w:t>
      </w:r>
      <w:proofErr w:type="gramStart"/>
      <w:r w:rsidRPr="009E025F">
        <w:t>have the ability to</w:t>
      </w:r>
      <w:proofErr w:type="gramEnd"/>
      <w:r w:rsidRPr="009E025F">
        <w:t xml:space="preserve"> bend in many more directions than arms, as well as more places. Since I decided to ensure that my </w:t>
      </w:r>
      <w:proofErr w:type="spellStart"/>
      <w:r w:rsidRPr="009E025F">
        <w:t>Olympoid</w:t>
      </w:r>
      <w:proofErr w:type="spellEnd"/>
      <w:r w:rsidRPr="009E025F">
        <w:t xml:space="preserve"> would have tentacles for arms, I then decided to look for animals, as well as other models with tentacles or ones with a similar design to an animal with tentacles. These images below were my key inspiration pieces for the sketches I designed:</w:t>
      </w:r>
    </w:p>
    <w:p w14:paraId="1DAF31CD" w14:textId="1377AE3F" w:rsidR="00A46B96" w:rsidRPr="009E025F" w:rsidRDefault="00A46B96">
      <w:r w:rsidRPr="009E025F">
        <w:rPr>
          <w:noProof/>
        </w:rPr>
        <w:drawing>
          <wp:inline distT="0" distB="0" distL="0" distR="0" wp14:anchorId="24A72B0C" wp14:editId="3D345161">
            <wp:extent cx="2415826" cy="2574950"/>
            <wp:effectExtent l="0" t="0" r="0" b="0"/>
            <wp:docPr id="1" name="Picture 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2419123" cy="2578465"/>
                    </a:xfrm>
                    <a:prstGeom prst="rect">
                      <a:avLst/>
                    </a:prstGeom>
                    <a:noFill/>
                    <a:ln>
                      <a:noFill/>
                    </a:ln>
                  </pic:spPr>
                </pic:pic>
              </a:graphicData>
            </a:graphic>
          </wp:inline>
        </w:drawing>
      </w:r>
      <w:r w:rsidRPr="009E025F">
        <w:t xml:space="preserve"> </w:t>
      </w:r>
      <w:r w:rsidRPr="009E025F">
        <w:rPr>
          <w:noProof/>
        </w:rPr>
        <w:drawing>
          <wp:inline distT="0" distB="0" distL="0" distR="0" wp14:anchorId="42160F58" wp14:editId="69E85AFE">
            <wp:extent cx="2852928" cy="2852928"/>
            <wp:effectExtent l="0" t="0" r="5080" b="5080"/>
            <wp:docPr id="4" name="Picture 4"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857909" cy="2857909"/>
                    </a:xfrm>
                    <a:prstGeom prst="rect">
                      <a:avLst/>
                    </a:prstGeom>
                    <a:noFill/>
                    <a:ln>
                      <a:noFill/>
                    </a:ln>
                  </pic:spPr>
                </pic:pic>
              </a:graphicData>
            </a:graphic>
          </wp:inline>
        </w:drawing>
      </w:r>
    </w:p>
    <w:p w14:paraId="716467D9" w14:textId="1C4A5D73" w:rsidR="00A46B96" w:rsidRPr="009E025F" w:rsidRDefault="00A46B96">
      <w:r w:rsidRPr="009E025F">
        <w:fldChar w:fldCharType="begin"/>
      </w:r>
      <w:r w:rsidRPr="009E025F">
        <w:instrText xml:space="preserve"> ADDIN ZOTERO_ITEM CSL_CITATION {"citationID":"mq7rVSgv","properties":{"formattedCitation":"({\\i{}EVE}, 2022)","plainCitation":"(EVE, 2022)","noteIndex":0},"citationItems":[{"id":39,"uris":["http://zotero.org/users/local/UbnDuPmC/items/7HIUHWK8"],"itemData":{"id":39,"type":"webpage","abstract":"EVE: \"EVE.\"WALL•E: \"Eeee...\"EVE: \"EVE.\"WALL•E: \"Eeeee...aah.\"EVE: \"EVE! EVE!\"WALL•E: \"Eeeee... va?\" —EVE introduces herself, and WALL•E struggles to pronounce her name EVE (Extraterrestrial Vegetation Evaluator) is the deuteragonist in WALL•E. She is an advanced probe droid. Numbered \"01\" by AUTO from the Axiom, EVE is one of several robots who are sent to Earth on a scanning mission. An advanced model equipped with a quasar ion cannon and capable of flight and high speeds, she is determined to","container-title":"Pixar Wiki","language":"en","title":"EVE","URL":"https://pixar.fandom.com/wiki/EVE","accessed":{"date-parts":[["2022",5,5]]},"issued":{"date-parts":[["2022"]]}}}],"schema":"https://github.com/citation-style-language/schema/raw/master/csl-citation.json"} </w:instrText>
      </w:r>
      <w:r w:rsidRPr="009E025F">
        <w:fldChar w:fldCharType="separate"/>
      </w:r>
      <w:r w:rsidRPr="009E025F">
        <w:rPr>
          <w:rFonts w:ascii="Calibri" w:hAnsi="Calibri" w:cs="Calibri"/>
        </w:rPr>
        <w:t>(</w:t>
      </w:r>
      <w:r w:rsidRPr="009E025F">
        <w:rPr>
          <w:rFonts w:ascii="Calibri" w:hAnsi="Calibri" w:cs="Calibri"/>
          <w:i/>
          <w:iCs/>
        </w:rPr>
        <w:t>EVE</w:t>
      </w:r>
      <w:r w:rsidRPr="009E025F">
        <w:rPr>
          <w:rFonts w:ascii="Calibri" w:hAnsi="Calibri" w:cs="Calibri"/>
        </w:rPr>
        <w:t>, 2022)</w:t>
      </w:r>
      <w:r w:rsidRPr="009E025F">
        <w:fldChar w:fldCharType="end"/>
      </w:r>
      <w:r w:rsidRPr="009E025F">
        <w:tab/>
      </w:r>
      <w:r w:rsidRPr="009E025F">
        <w:tab/>
      </w:r>
      <w:r w:rsidRPr="009E025F">
        <w:tab/>
      </w:r>
      <w:r w:rsidRPr="009E025F">
        <w:tab/>
        <w:t xml:space="preserve">      </w:t>
      </w:r>
      <w:r w:rsidRPr="009E025F">
        <w:fldChar w:fldCharType="begin"/>
      </w:r>
      <w:r w:rsidRPr="009E025F">
        <w:instrText xml:space="preserve"> ADDIN ZOTERO_ITEM CSL_CITATION {"citationID":"kRTlULx8","properties":{"formattedCitation":"(proletariat-inc, 2014)","plainCitation":"(proletariat-inc, 2014)","noteIndex":0},"citationItems":[{"id":44,"uris":["http://zotero.org/users/local/UbnDuPmC/items/JE2RKQ5G"],"itemData":{"id":44,"type":"post-weblog","container-title":"Proletariat Inc.","genre":"Tumblr","title":"Lady Squidfingers Character Rig","URL":"https://proletariat-inc.tumblr.com/post/87109151907/lady-squidfingers-character-rig","author":[{"literal":"proletariat-inc"}],"accessed":{"date-parts":[["2022",5,5]]},"issued":{"date-parts":[["2014",5]]}}}],"schema":"https://github.com/citation-style-language/schema/raw/master/csl-citation.json"} </w:instrText>
      </w:r>
      <w:r w:rsidRPr="009E025F">
        <w:fldChar w:fldCharType="separate"/>
      </w:r>
      <w:r w:rsidRPr="009E025F">
        <w:rPr>
          <w:rFonts w:ascii="Calibri" w:hAnsi="Calibri" w:cs="Calibri"/>
        </w:rPr>
        <w:t>(proletariat-inc, 2014)</w:t>
      </w:r>
      <w:r w:rsidRPr="009E025F">
        <w:fldChar w:fldCharType="end"/>
      </w:r>
    </w:p>
    <w:p w14:paraId="3A88FB6C" w14:textId="342230F5" w:rsidR="00A46B96" w:rsidRPr="009E025F" w:rsidRDefault="00A46B96"/>
    <w:p w14:paraId="7888EB44" w14:textId="34066B6F" w:rsidR="00A46B96" w:rsidRPr="009E025F" w:rsidRDefault="00A46B96" w:rsidP="00A46B96">
      <w:r w:rsidRPr="009E025F">
        <w:t xml:space="preserve">I wanted my </w:t>
      </w:r>
      <w:proofErr w:type="spellStart"/>
      <w:r w:rsidRPr="009E025F">
        <w:t>Olympoid</w:t>
      </w:r>
      <w:proofErr w:type="spellEnd"/>
      <w:r w:rsidRPr="009E025F">
        <w:t xml:space="preserve"> to have the simplicity </w:t>
      </w:r>
      <w:proofErr w:type="gramStart"/>
      <w:r w:rsidRPr="009E025F">
        <w:t>Of</w:t>
      </w:r>
      <w:proofErr w:type="gramEnd"/>
      <w:r w:rsidRPr="009E025F">
        <w:t xml:space="preserve"> EVE, but also be as flexible as Lady </w:t>
      </w:r>
      <w:proofErr w:type="spellStart"/>
      <w:r w:rsidRPr="009E025F">
        <w:t>Squidfingers</w:t>
      </w:r>
      <w:proofErr w:type="spellEnd"/>
      <w:r w:rsidRPr="009E025F">
        <w:t xml:space="preserve">. Once I decided this, I began to sketch potential designs for my </w:t>
      </w:r>
      <w:proofErr w:type="spellStart"/>
      <w:r w:rsidRPr="009E025F">
        <w:t>Olympoid</w:t>
      </w:r>
      <w:proofErr w:type="spellEnd"/>
      <w:r w:rsidRPr="009E025F">
        <w:t>.</w:t>
      </w:r>
    </w:p>
    <w:p w14:paraId="68C038A1" w14:textId="3149583F" w:rsidR="00A46B96" w:rsidRDefault="00A46B96" w:rsidP="00A46B96"/>
    <w:p w14:paraId="65CB47F8" w14:textId="4294E231" w:rsidR="00A46B96" w:rsidRDefault="00A46B96" w:rsidP="00A46B96"/>
    <w:p w14:paraId="64B63742" w14:textId="3D72C76D" w:rsidR="00A46B96" w:rsidRDefault="00A46B96" w:rsidP="00A46B96"/>
    <w:p w14:paraId="77598260" w14:textId="184755A0" w:rsidR="00A46B96" w:rsidRDefault="00A46B96" w:rsidP="00A46B96">
      <w:r>
        <w:t xml:space="preserve">During sketching, I found that keeping the tentacles separate from the main body added to the simplicity of my designs, as well as increasing the amount of movability the tentacle would have. If it </w:t>
      </w:r>
      <w:r>
        <w:lastRenderedPageBreak/>
        <w:t xml:space="preserve">was floating freely in the </w:t>
      </w:r>
      <w:proofErr w:type="gramStart"/>
      <w:r>
        <w:t>air</w:t>
      </w:r>
      <w:proofErr w:type="gramEnd"/>
      <w:r>
        <w:t xml:space="preserve"> it would be able to rotate in 360 degrees in all axis, so I would be able to animate more complex and unique lunges. Some sketches that incorporate this can be seen below: </w:t>
      </w:r>
    </w:p>
    <w:p w14:paraId="1F19C177" w14:textId="03ACAA67" w:rsidR="00A46B96" w:rsidRDefault="00A46B96" w:rsidP="00A46B96">
      <w:r>
        <w:rPr>
          <w:noProof/>
        </w:rPr>
        <w:drawing>
          <wp:inline distT="0" distB="0" distL="0" distR="0" wp14:anchorId="0AFEC4AD" wp14:editId="602BB1A1">
            <wp:extent cx="2489022" cy="3789274"/>
            <wp:effectExtent l="0" t="0" r="6985"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496999" cy="3801419"/>
                    </a:xfrm>
                    <a:prstGeom prst="rect">
                      <a:avLst/>
                    </a:prstGeom>
                    <a:noFill/>
                    <a:ln>
                      <a:noFill/>
                    </a:ln>
                  </pic:spPr>
                </pic:pic>
              </a:graphicData>
            </a:graphic>
          </wp:inline>
        </w:drawing>
      </w:r>
      <w:r>
        <w:rPr>
          <w:noProof/>
        </w:rPr>
        <w:drawing>
          <wp:inline distT="0" distB="0" distL="0" distR="0" wp14:anchorId="6C0312E5" wp14:editId="2656A2C8">
            <wp:extent cx="3809267" cy="2143321"/>
            <wp:effectExtent l="0" t="5398"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rot="5400000">
                      <a:off x="0" y="0"/>
                      <a:ext cx="3840505" cy="2160898"/>
                    </a:xfrm>
                    <a:prstGeom prst="rect">
                      <a:avLst/>
                    </a:prstGeom>
                    <a:noFill/>
                    <a:ln>
                      <a:noFill/>
                    </a:ln>
                  </pic:spPr>
                </pic:pic>
              </a:graphicData>
            </a:graphic>
          </wp:inline>
        </w:drawing>
      </w:r>
    </w:p>
    <w:p w14:paraId="1211EBA4" w14:textId="5489AB39" w:rsidR="00A46B96" w:rsidRDefault="00A46B96" w:rsidP="00A46B96"/>
    <w:p w14:paraId="407A8FD6" w14:textId="12598B98" w:rsidR="00A46B96" w:rsidRDefault="00A46B96" w:rsidP="00A46B96">
      <w:r>
        <w:t xml:space="preserve">Since I wanted the tentacles of my sketches to be able to rotate in any </w:t>
      </w:r>
      <w:proofErr w:type="gramStart"/>
      <w:r>
        <w:t>direction</w:t>
      </w:r>
      <w:proofErr w:type="gramEnd"/>
      <w:r>
        <w:t xml:space="preserve"> I attached them to spheres, as spheres would easily imply a ball joint. From these designs, I decided to base my </w:t>
      </w:r>
      <w:proofErr w:type="spellStart"/>
      <w:r>
        <w:t>Olympoid</w:t>
      </w:r>
      <w:proofErr w:type="spellEnd"/>
      <w:r>
        <w:t xml:space="preserve"> on the sketch below:</w:t>
      </w:r>
    </w:p>
    <w:p w14:paraId="6417BD40" w14:textId="1B7F9F5C" w:rsidR="00A46B96" w:rsidRDefault="00A46B96" w:rsidP="00A46B96">
      <w:r w:rsidRPr="00A46B96">
        <w:rPr>
          <w:noProof/>
        </w:rPr>
        <w:drawing>
          <wp:inline distT="0" distB="0" distL="0" distR="0" wp14:anchorId="0A115DA6" wp14:editId="574258E2">
            <wp:extent cx="2305372" cy="2353003"/>
            <wp:effectExtent l="0" t="0" r="0" b="0"/>
            <wp:docPr id="7" name="Picture 7" descr="A drawing of a 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drawing of a face&#10;&#10;Description automatically generated with low confidence"/>
                    <pic:cNvPicPr/>
                  </pic:nvPicPr>
                  <pic:blipFill>
                    <a:blip r:embed="rId8"/>
                    <a:stretch>
                      <a:fillRect/>
                    </a:stretch>
                  </pic:blipFill>
                  <pic:spPr>
                    <a:xfrm>
                      <a:off x="0" y="0"/>
                      <a:ext cx="2305372" cy="2353003"/>
                    </a:xfrm>
                    <a:prstGeom prst="rect">
                      <a:avLst/>
                    </a:prstGeom>
                  </pic:spPr>
                </pic:pic>
              </a:graphicData>
            </a:graphic>
          </wp:inline>
        </w:drawing>
      </w:r>
    </w:p>
    <w:p w14:paraId="4D323739" w14:textId="5438E65D" w:rsidR="00A46B96" w:rsidRDefault="00A46B96" w:rsidP="00A46B96">
      <w:r>
        <w:t xml:space="preserve">This is because I felt that it was one of the sketches with the </w:t>
      </w:r>
      <w:proofErr w:type="gramStart"/>
      <w:r>
        <w:t>most simple</w:t>
      </w:r>
      <w:proofErr w:type="gramEnd"/>
      <w:r>
        <w:t xml:space="preserve"> design, but also having enough potential features to model and animate.</w:t>
      </w:r>
    </w:p>
    <w:p w14:paraId="25EA675D" w14:textId="2C8C22A5" w:rsidR="00A46B96" w:rsidRDefault="00A46B96" w:rsidP="00A46B96"/>
    <w:p w14:paraId="1719CED6" w14:textId="5420B8BD" w:rsidR="00A46B96" w:rsidRDefault="00A46B96" w:rsidP="00A46B96"/>
    <w:p w14:paraId="625219E9" w14:textId="35AF07A8" w:rsidR="00A85E72" w:rsidRDefault="00A46B96" w:rsidP="00A46B96">
      <w:proofErr w:type="gramStart"/>
      <w:r>
        <w:t>In order to</w:t>
      </w:r>
      <w:proofErr w:type="gramEnd"/>
      <w:r>
        <w:t xml:space="preserve"> translate my sketch to Maya I made use of importing image planes, sketching over parts of them with the CV curve tool, and then us</w:t>
      </w:r>
      <w:r w:rsidR="00A85E72">
        <w:t>ing</w:t>
      </w:r>
      <w:r>
        <w:t xml:space="preserve"> the revolve tool to turn a curve into a polygon.</w:t>
      </w:r>
      <w:r w:rsidR="00A85E72">
        <w:t xml:space="preserve"> However, before I could do </w:t>
      </w:r>
      <w:proofErr w:type="gramStart"/>
      <w:r w:rsidR="00A85E72">
        <w:t>this</w:t>
      </w:r>
      <w:proofErr w:type="gramEnd"/>
      <w:r w:rsidR="00A85E72">
        <w:t xml:space="preserve"> I needed to create images for me to import into Maya. Using the </w:t>
      </w:r>
      <w:proofErr w:type="gramStart"/>
      <w:r w:rsidR="00A85E72">
        <w:t>sketch</w:t>
      </w:r>
      <w:proofErr w:type="gramEnd"/>
      <w:r w:rsidR="00A85E72">
        <w:t xml:space="preserve"> I chose I redrew each section of it at a larger scale, being careful to keep each section of a </w:t>
      </w:r>
      <w:r w:rsidR="00A85E72">
        <w:lastRenderedPageBreak/>
        <w:t xml:space="preserve">similar scale to the others. The sketches I used as image planes can be seen below: </w:t>
      </w:r>
      <w:r w:rsidR="00A85E72">
        <w:rPr>
          <w:noProof/>
        </w:rPr>
        <w:drawing>
          <wp:inline distT="0" distB="0" distL="0" distR="0" wp14:anchorId="10F73F1F" wp14:editId="06503BD5">
            <wp:extent cx="2298889" cy="1293492"/>
            <wp:effectExtent l="762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rot="5400000" flipV="1">
                      <a:off x="0" y="0"/>
                      <a:ext cx="2317732" cy="1304094"/>
                    </a:xfrm>
                    <a:prstGeom prst="rect">
                      <a:avLst/>
                    </a:prstGeom>
                    <a:noFill/>
                    <a:ln>
                      <a:noFill/>
                    </a:ln>
                  </pic:spPr>
                </pic:pic>
              </a:graphicData>
            </a:graphic>
          </wp:inline>
        </w:drawing>
      </w:r>
      <w:r w:rsidR="00A85E72">
        <w:rPr>
          <w:noProof/>
        </w:rPr>
        <w:drawing>
          <wp:inline distT="0" distB="0" distL="0" distR="0" wp14:anchorId="6484A4EE" wp14:editId="1DC53D1A">
            <wp:extent cx="2288668" cy="2125890"/>
            <wp:effectExtent l="5397" t="0" r="2858" b="2857"/>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39426"/>
                    <a:stretch/>
                  </pic:blipFill>
                  <pic:spPr bwMode="auto">
                    <a:xfrm rot="5400000">
                      <a:off x="0" y="0"/>
                      <a:ext cx="2341630" cy="2175086"/>
                    </a:xfrm>
                    <a:prstGeom prst="rect">
                      <a:avLst/>
                    </a:prstGeom>
                    <a:noFill/>
                    <a:ln>
                      <a:noFill/>
                    </a:ln>
                    <a:extLst>
                      <a:ext uri="{53640926-AAD7-44D8-BBD7-CCE9431645EC}">
                        <a14:shadowObscured xmlns:a14="http://schemas.microsoft.com/office/drawing/2010/main"/>
                      </a:ext>
                    </a:extLst>
                  </pic:spPr>
                </pic:pic>
              </a:graphicData>
            </a:graphic>
          </wp:inline>
        </w:drawing>
      </w:r>
      <w:r w:rsidR="00A85E72">
        <w:rPr>
          <w:noProof/>
        </w:rPr>
        <w:drawing>
          <wp:inline distT="0" distB="0" distL="0" distR="0" wp14:anchorId="00A5FF6E" wp14:editId="495E0325">
            <wp:extent cx="2309219" cy="1497572"/>
            <wp:effectExtent l="5715" t="0" r="1905"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5072" t="-454" b="14093"/>
                    <a:stretch/>
                  </pic:blipFill>
                  <pic:spPr bwMode="auto">
                    <a:xfrm rot="5400000">
                      <a:off x="0" y="0"/>
                      <a:ext cx="2332354" cy="1512575"/>
                    </a:xfrm>
                    <a:prstGeom prst="rect">
                      <a:avLst/>
                    </a:prstGeom>
                    <a:noFill/>
                    <a:ln>
                      <a:noFill/>
                    </a:ln>
                    <a:extLst>
                      <a:ext uri="{53640926-AAD7-44D8-BBD7-CCE9431645EC}">
                        <a14:shadowObscured xmlns:a14="http://schemas.microsoft.com/office/drawing/2010/main"/>
                      </a:ext>
                    </a:extLst>
                  </pic:spPr>
                </pic:pic>
              </a:graphicData>
            </a:graphic>
          </wp:inline>
        </w:drawing>
      </w:r>
      <w:r w:rsidR="00A85E72">
        <w:rPr>
          <w:noProof/>
        </w:rPr>
        <w:drawing>
          <wp:inline distT="0" distB="0" distL="0" distR="0" wp14:anchorId="0D8D96F5" wp14:editId="26EF0729">
            <wp:extent cx="2443161" cy="1374667"/>
            <wp:effectExtent l="953"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rot="5400000">
                      <a:off x="0" y="0"/>
                      <a:ext cx="2506839" cy="1410496"/>
                    </a:xfrm>
                    <a:prstGeom prst="rect">
                      <a:avLst/>
                    </a:prstGeom>
                    <a:noFill/>
                    <a:ln>
                      <a:noFill/>
                    </a:ln>
                  </pic:spPr>
                </pic:pic>
              </a:graphicData>
            </a:graphic>
          </wp:inline>
        </w:drawing>
      </w:r>
      <w:r w:rsidR="00A85E72">
        <w:rPr>
          <w:noProof/>
        </w:rPr>
        <w:drawing>
          <wp:inline distT="0" distB="0" distL="0" distR="0" wp14:anchorId="3483A907" wp14:editId="117BD513">
            <wp:extent cx="2458734" cy="1383430"/>
            <wp:effectExtent l="4445"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rot="5400000">
                      <a:off x="0" y="0"/>
                      <a:ext cx="2488315" cy="1400074"/>
                    </a:xfrm>
                    <a:prstGeom prst="rect">
                      <a:avLst/>
                    </a:prstGeom>
                    <a:noFill/>
                    <a:ln>
                      <a:noFill/>
                    </a:ln>
                  </pic:spPr>
                </pic:pic>
              </a:graphicData>
            </a:graphic>
          </wp:inline>
        </w:drawing>
      </w:r>
    </w:p>
    <w:p w14:paraId="16C59804" w14:textId="5B3E2ED1" w:rsidR="00A85E72" w:rsidRDefault="00A85E72" w:rsidP="00A46B96"/>
    <w:p w14:paraId="7B96ECED" w14:textId="680C3A9A" w:rsidR="00A85E72" w:rsidRDefault="00A85E72" w:rsidP="00A46B96"/>
    <w:p w14:paraId="3831258D" w14:textId="15143D83" w:rsidR="00A85E72" w:rsidRDefault="00A85E72" w:rsidP="00A46B96">
      <w:r>
        <w:t xml:space="preserve">I also decided to model the epee my </w:t>
      </w:r>
      <w:proofErr w:type="spellStart"/>
      <w:r>
        <w:t>Olympoid</w:t>
      </w:r>
      <w:proofErr w:type="spellEnd"/>
      <w:r>
        <w:t xml:space="preserve"> would use this way as well, as it has a cylindrical shape.</w:t>
      </w:r>
    </w:p>
    <w:p w14:paraId="448886C2" w14:textId="44A694D9" w:rsidR="00A85E72" w:rsidRDefault="00A85E72" w:rsidP="00A46B96"/>
    <w:p w14:paraId="45A9108A" w14:textId="046B13E8" w:rsidR="00A85E72" w:rsidRDefault="00A85E72" w:rsidP="00A46B96">
      <w:r>
        <w:t xml:space="preserve">I then began to create and rotate the curves I needed </w:t>
      </w:r>
      <w:proofErr w:type="gramStart"/>
      <w:r>
        <w:t>in order to</w:t>
      </w:r>
      <w:proofErr w:type="gramEnd"/>
      <w:r>
        <w:t xml:space="preserve"> create the geometry that would make up my </w:t>
      </w:r>
      <w:proofErr w:type="spellStart"/>
      <w:r>
        <w:t>Olympoid</w:t>
      </w:r>
      <w:proofErr w:type="spellEnd"/>
      <w:r>
        <w:t>. This took a lot of time, as the process was mainly trial and error. My attempt to keep my sketches at a similar scale did not translate well into Maya, and I found that the sketches for the tentacles and epee were far too thick when placed next to the main body.</w:t>
      </w:r>
      <w:r w:rsidR="009E025F">
        <w:t xml:space="preserve"> It was at this stage I decided that the two tentacles below the main body of my </w:t>
      </w:r>
      <w:proofErr w:type="spellStart"/>
      <w:r w:rsidR="009E025F">
        <w:t>Olympoid</w:t>
      </w:r>
      <w:proofErr w:type="spellEnd"/>
      <w:r w:rsidR="009E025F">
        <w:t xml:space="preserve"> should not be tentacles, but instead have a fixed shape. This was because I felt that during animation if there were too many moving parts, the eye would not focus on the key point of the </w:t>
      </w:r>
      <w:proofErr w:type="gramStart"/>
      <w:r w:rsidR="009E025F">
        <w:t>animation;</w:t>
      </w:r>
      <w:proofErr w:type="gramEnd"/>
      <w:r w:rsidR="009E025F">
        <w:t xml:space="preserve"> the movement of the epee. Also, I felt that it would make my </w:t>
      </w:r>
      <w:proofErr w:type="spellStart"/>
      <w:r w:rsidR="009E025F">
        <w:t>Olympoid</w:t>
      </w:r>
      <w:proofErr w:type="spellEnd"/>
      <w:r w:rsidR="009E025F">
        <w:t xml:space="preserve"> not fit within the boundaries of my goal, as a human would have a tricky time hitting what are my </w:t>
      </w:r>
      <w:proofErr w:type="spellStart"/>
      <w:r w:rsidR="009E025F">
        <w:t>Olympoid’s</w:t>
      </w:r>
      <w:proofErr w:type="spellEnd"/>
      <w:r w:rsidR="009E025F">
        <w:t xml:space="preserve"> equivalent of legs. </w:t>
      </w:r>
      <w:r>
        <w:t xml:space="preserve"> </w:t>
      </w:r>
      <w:r w:rsidR="009E025F">
        <w:t xml:space="preserve">After </w:t>
      </w:r>
      <w:r>
        <w:t>positioning the different sections of geometry into their correct places, I finally managed to create a model that I was happy with and able to animate, which can be seen below:</w:t>
      </w:r>
    </w:p>
    <w:p w14:paraId="37F35BAB" w14:textId="77777777" w:rsidR="00A85E72" w:rsidRDefault="00A85E72" w:rsidP="00A46B96"/>
    <w:p w14:paraId="1933304C" w14:textId="5BD09CE3" w:rsidR="00A85E72" w:rsidRDefault="00A85E72" w:rsidP="00A46B96"/>
    <w:p w14:paraId="6D1FA307" w14:textId="71BE3954" w:rsidR="00A85E72" w:rsidRDefault="00A85E72" w:rsidP="00A46B96"/>
    <w:p w14:paraId="29AA3A09" w14:textId="77777777" w:rsidR="00A85E72" w:rsidRDefault="00A85E72" w:rsidP="00A46B96"/>
    <w:p w14:paraId="301FE00C" w14:textId="51E2E873" w:rsidR="00A85E72" w:rsidRDefault="00A85E72" w:rsidP="00A46B96"/>
    <w:p w14:paraId="08FC778C" w14:textId="5882DB53" w:rsidR="00A85E72" w:rsidRDefault="00A85E72" w:rsidP="00A46B96"/>
    <w:p w14:paraId="2F24D219" w14:textId="329CE5D8" w:rsidR="00A85E72" w:rsidRDefault="00A85E72" w:rsidP="00A46B96"/>
    <w:p w14:paraId="482A645D" w14:textId="1D5915E9" w:rsidR="00A85E72" w:rsidRDefault="00A85E72" w:rsidP="00A46B96"/>
    <w:p w14:paraId="7DAA421D" w14:textId="07B754C4" w:rsidR="00A85E72" w:rsidRDefault="00A85E72" w:rsidP="00A46B96"/>
    <w:p w14:paraId="1F3B8AFE" w14:textId="01AE466E" w:rsidR="00A85E72" w:rsidRDefault="00A85E72" w:rsidP="00A46B96">
      <w:r>
        <w:rPr>
          <w:noProof/>
        </w:rPr>
        <w:drawing>
          <wp:inline distT="0" distB="0" distL="0" distR="0" wp14:anchorId="1C420031" wp14:editId="12ED1945">
            <wp:extent cx="2486650" cy="2457907"/>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00415" cy="2471513"/>
                    </a:xfrm>
                    <a:prstGeom prst="rect">
                      <a:avLst/>
                    </a:prstGeom>
                    <a:noFill/>
                    <a:ln>
                      <a:noFill/>
                    </a:ln>
                  </pic:spPr>
                </pic:pic>
              </a:graphicData>
            </a:graphic>
          </wp:inline>
        </w:drawing>
      </w:r>
    </w:p>
    <w:p w14:paraId="15D099EB" w14:textId="7EAD8970" w:rsidR="00A85E72" w:rsidRDefault="00A85E72" w:rsidP="00A46B96"/>
    <w:p w14:paraId="627E7FF4" w14:textId="29FF8DA2" w:rsidR="00A85E72" w:rsidRDefault="00A85E72" w:rsidP="00A46B96"/>
    <w:p w14:paraId="4BE93919" w14:textId="02612EC2" w:rsidR="00A85E72" w:rsidRDefault="00A85E72" w:rsidP="00A46B96">
      <w:r>
        <w:t xml:space="preserve">Once I had done this, I then began work on the skeleton. Implementing the skeleton was a </w:t>
      </w:r>
      <w:proofErr w:type="gramStart"/>
      <w:r>
        <w:t>fairly simple</w:t>
      </w:r>
      <w:proofErr w:type="gramEnd"/>
      <w:r>
        <w:t xml:space="preserve"> task, but I wanted to ensure that I had enough joints in each tentacle for them to have enough flexibility. Since this was the most complex task at this point in production, I first created the skeleton for the tentacles. I began by inserting a joint at every vertex along the width of one of the tentacles, I did not do this for both as I could mirror the skeleton </w:t>
      </w:r>
      <w:proofErr w:type="gramStart"/>
      <w:r>
        <w:t>later on</w:t>
      </w:r>
      <w:proofErr w:type="gramEnd"/>
      <w:r>
        <w:t>, however, this resulted in an unintended outcome. The tentacle was too flexible and instead of getting the bend that I wanted, a smooth stretched quadratic curve at the top with a spiral at the bottom of the tentacle, I ended up with the tentacle having a deep, squished quadratic curve. It was possible to get the curve I wanted with the current skeleton, but it would take a lot of time to create it.</w:t>
      </w:r>
      <w:r w:rsidR="009E025F">
        <w:t xml:space="preserve"> </w:t>
      </w:r>
      <w:r>
        <w:t>Therefore, I decided to remake the skeleton, with joints spread out at a greater distance at the top of the tentacle, where it connects to the ball joint, compared to the bottom. This made it a lot easier to bend the tentacle into the shape I wanted.</w:t>
      </w:r>
      <w:r w:rsidR="009E025F">
        <w:t xml:space="preserve"> I used a similar technique when modelling the epee, but instead of lowering the distance between joints at the epee tip, I shortened the distance about 3 quarters of the way down the length of the blade. Creating the joints for the other parts of my </w:t>
      </w:r>
      <w:proofErr w:type="spellStart"/>
      <w:r w:rsidR="009E025F">
        <w:t>Olympoid</w:t>
      </w:r>
      <w:proofErr w:type="spellEnd"/>
      <w:r w:rsidR="009E025F">
        <w:t xml:space="preserve"> was a much simpler task. I made sure that each section had one joint that could move individually, but also move with the main body. To do this I parented the joints to the main body after creating each one, as if I had created them as parents of the main body joint one by </w:t>
      </w:r>
      <w:proofErr w:type="gramStart"/>
      <w:r w:rsidR="009E025F">
        <w:t>one</w:t>
      </w:r>
      <w:proofErr w:type="gramEnd"/>
      <w:r w:rsidR="009E025F">
        <w:t xml:space="preserve"> they would have lost the ability to move by themselves. Once I had ensured that each joint was in the correct position, I attached it to the geometry it corresponded to. I also made use of the MEL </w:t>
      </w:r>
      <w:r w:rsidR="009E025F" w:rsidRPr="009E025F">
        <w:rPr>
          <w:rFonts w:cstheme="minorHAnsi"/>
          <w:color w:val="000000"/>
        </w:rPr>
        <w:t>select -</w:t>
      </w:r>
      <w:proofErr w:type="gramStart"/>
      <w:r w:rsidR="009E025F" w:rsidRPr="009E025F">
        <w:rPr>
          <w:rFonts w:cstheme="minorHAnsi"/>
          <w:color w:val="000000"/>
        </w:rPr>
        <w:t>hi</w:t>
      </w:r>
      <w:r w:rsidR="009E025F" w:rsidRPr="009E025F">
        <w:rPr>
          <w:sz w:val="18"/>
          <w:szCs w:val="18"/>
        </w:rPr>
        <w:t xml:space="preserve"> </w:t>
      </w:r>
      <w:r w:rsidR="009E025F">
        <w:t xml:space="preserve"> command</w:t>
      </w:r>
      <w:proofErr w:type="gramEnd"/>
      <w:r w:rsidR="009E025F">
        <w:t xml:space="preserve"> so that I could quickly select each joint of the tentacles and epee. A wireframe of my </w:t>
      </w:r>
      <w:proofErr w:type="spellStart"/>
      <w:r w:rsidR="009E025F">
        <w:t>Olympoid</w:t>
      </w:r>
      <w:proofErr w:type="spellEnd"/>
      <w:r w:rsidR="009E025F">
        <w:t xml:space="preserve"> connected to its skeleton can be seen below:</w:t>
      </w:r>
    </w:p>
    <w:p w14:paraId="654B8C5C" w14:textId="77777777" w:rsidR="009E025F" w:rsidRDefault="009E025F" w:rsidP="00A46B96"/>
    <w:p w14:paraId="78C5CA8B" w14:textId="56F83D5E" w:rsidR="00A85E72" w:rsidRDefault="00A85E72" w:rsidP="00A46B96"/>
    <w:p w14:paraId="0C571731" w14:textId="042176B1" w:rsidR="00A85E72" w:rsidRDefault="00A85E72" w:rsidP="00A46B96"/>
    <w:p w14:paraId="12D30725" w14:textId="44C5DBAD" w:rsidR="00A85E72" w:rsidRDefault="00A85E72" w:rsidP="00A46B96"/>
    <w:p w14:paraId="75894F64" w14:textId="2FB79D79" w:rsidR="00A85E72" w:rsidRDefault="00A85E72" w:rsidP="00A46B96"/>
    <w:p w14:paraId="32210566" w14:textId="1CD2684B" w:rsidR="00A85E72" w:rsidRDefault="009E025F" w:rsidP="00A46B96">
      <w:r>
        <w:rPr>
          <w:noProof/>
        </w:rPr>
        <w:lastRenderedPageBreak/>
        <w:drawing>
          <wp:inline distT="0" distB="0" distL="0" distR="0" wp14:anchorId="745CE724" wp14:editId="3140C500">
            <wp:extent cx="3738067" cy="3003467"/>
            <wp:effectExtent l="0" t="0" r="0" b="6985"/>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44269" cy="3008450"/>
                    </a:xfrm>
                    <a:prstGeom prst="rect">
                      <a:avLst/>
                    </a:prstGeom>
                    <a:noFill/>
                    <a:ln>
                      <a:noFill/>
                    </a:ln>
                  </pic:spPr>
                </pic:pic>
              </a:graphicData>
            </a:graphic>
          </wp:inline>
        </w:drawing>
      </w:r>
    </w:p>
    <w:p w14:paraId="4EF7D02C" w14:textId="13FA1A67" w:rsidR="009E025F" w:rsidRDefault="009E025F" w:rsidP="00A46B96"/>
    <w:p w14:paraId="7CD3A2E7" w14:textId="7C1D4F27" w:rsidR="009E025F" w:rsidRDefault="009E025F" w:rsidP="00A46B96">
      <w:r>
        <w:t xml:space="preserve">I then began to animate my </w:t>
      </w:r>
      <w:proofErr w:type="spellStart"/>
      <w:r>
        <w:t>Olympoid</w:t>
      </w:r>
      <w:proofErr w:type="spellEnd"/>
      <w:r>
        <w:t xml:space="preserve">. I wanted my </w:t>
      </w:r>
      <w:proofErr w:type="spellStart"/>
      <w:r>
        <w:t>Olympoid</w:t>
      </w:r>
      <w:proofErr w:type="spellEnd"/>
      <w:r>
        <w:t xml:space="preserve"> to: Pick up the epee, and have its tentacle wrap around the handle; get into an </w:t>
      </w:r>
      <w:proofErr w:type="spellStart"/>
      <w:r>
        <w:t>En</w:t>
      </w:r>
      <w:proofErr w:type="spellEnd"/>
      <w:r>
        <w:t xml:space="preserve"> </w:t>
      </w:r>
      <w:proofErr w:type="spellStart"/>
      <w:r>
        <w:t>garde</w:t>
      </w:r>
      <w:proofErr w:type="spellEnd"/>
      <w:r>
        <w:t xml:space="preserve"> position; quickly move forward and attempt to hit its </w:t>
      </w:r>
      <w:proofErr w:type="gramStart"/>
      <w:r>
        <w:t>opponent, but</w:t>
      </w:r>
      <w:proofErr w:type="gramEnd"/>
      <w:r>
        <w:t xml:space="preserve"> miss; retreat back and taunt its opponent; block some incoming attacks; counterattack and hit its opponent; then move into a victory pose. Before I began animating this, I watched a few more reference videos </w:t>
      </w:r>
      <w:r>
        <w:fldChar w:fldCharType="begin"/>
      </w:r>
      <w:r>
        <w:instrText xml:space="preserve"> ADDIN ZOTERO_ITEM CSL_CITATION {"citationID":"5ynFg68C","properties":{"formattedCitation":"(THNKR, 2012)","plainCitation":"(THNKR, 2012)","noteIndex":0},"citationItems":[{"id":46,"uris":["http://zotero.org/users/local/UbnDuPmC/items/B3C4WB7U"],"itemData":{"id":46,"type":"motion_picture","abstract":"Top-ranked US Fencer Race Imboden and his teammate Miles Chamley-Watson demonstrate three fencing fundamentals to get you moving like an Olympic athlete. En garde! \n\nWATCH RACE &amp; MILES COMPETE FOR GOLD!\nRace, Miles and their Olympic teammates compete in London starting July 28th, 2012. Men's Individual Foil competition takes place on Tuesday, July 31st. Men's Individual Foil competition takes place on Sunday, August 5th. Watch online now! http://www.nbcolympics.com/liveextra/\n\nPRODIGIES is a bi-weekly series showcasing the youngest and brightest as they challenge themselves to reach new heights and the stories behind them.\n\nCreated and produced by @radical.media, THNKR gives you extraordinary access to the people, stories, places and thinking that will change your mind.\n\nLike THNKR on Facebook: http://www.facebook.com/thnkrtv\nFollow THNKR on Twitter: http://www.twitter.com/thnkr\nCheck out the latest on our Tumblr: http://thnkrtv.tumblr.com/\n\nFor more great fencing video coverage throughout the London Olympics, visit Fencing.net: http://www.fencing.net/","dimensions":"2:35","source":"YouTube","title":"How To Fence: The Basics of Fencing, Taught by Olympians","title-short":"How To Fence","URL":"https://www.youtube.com/watch?v=a8IdfA5fXJs","author":[{"literal":"THNKR"}],"accessed":{"date-parts":[["2022",5,6]]},"issued":{"date-parts":[["2012",7,27]]}}}],"schema":"https://github.com/citation-style-language/schema/raw/master/csl-citation.json"} </w:instrText>
      </w:r>
      <w:r>
        <w:fldChar w:fldCharType="separate"/>
      </w:r>
      <w:r w:rsidRPr="009E025F">
        <w:rPr>
          <w:rFonts w:ascii="Calibri" w:hAnsi="Calibri" w:cs="Calibri"/>
        </w:rPr>
        <w:t>(THNKR, 2012)</w:t>
      </w:r>
      <w:r>
        <w:fldChar w:fldCharType="end"/>
      </w:r>
      <w:r>
        <w:t xml:space="preserve"> </w:t>
      </w:r>
      <w:r>
        <w:fldChar w:fldCharType="begin"/>
      </w:r>
      <w:r>
        <w:instrText xml:space="preserve"> ADDIN ZOTERO_ITEM CSL_CITATION {"citationID":"2yWHAU28","properties":{"formattedCitation":"(Vox, 2016)","plainCitation":"(Vox, 2016)","noteIndex":0},"citationItems":[{"id":47,"uris":["http://zotero.org/users/local/UbnDuPmC/items/6MRFKGSK"],"itemData":{"id":47,"type":"motion_picture","abstract":"Fencing is actually 3 different events. Here's how to tell them apart.\n\nSubscribe to our channel! http://goo.gl/0bsAjO\n\nAt the first modern Olympic Games in the summer of 1896, nine sports encompassing 43 events were played. Of those original nine, only five have appeared at every Summer Olympics since. One of those sports is fencing.\n\nFencing is split up into three different events based on the weapon used. There's the foil, epee, and sabre. They each have their own set of rules, and their roots can be traced back centuries.\n\nVox.com is a news website that helps you cut through the noise and understand what's really driving the events in the headlines. Check out http://www.vox.com\n\nCheck out our full video catalog: http://goo.gl/IZONyE\nFollow Vox on Twitter: http://goo.gl/XFrZ5H\nOr on Facebook: http://goo.gl/U2g06o","dimensions":"5:32","source":"YouTube","title":"Fencing, explained","URL":"https://www.youtube.com/watch?v=kTw05gC2T9Y","author":[{"literal":"Vox"}],"accessed":{"date-parts":[["2022",5,6]]},"issued":{"date-parts":[["2016",8,10]]}}}],"schema":"https://github.com/citation-style-language/schema/raw/master/csl-citation.json"} </w:instrText>
      </w:r>
      <w:r>
        <w:fldChar w:fldCharType="separate"/>
      </w:r>
      <w:r w:rsidRPr="009E025F">
        <w:rPr>
          <w:rFonts w:ascii="Calibri" w:hAnsi="Calibri" w:cs="Calibri"/>
        </w:rPr>
        <w:t>(Vox, 2016)</w:t>
      </w:r>
      <w:r>
        <w:fldChar w:fldCharType="end"/>
      </w:r>
      <w:r>
        <w:t xml:space="preserve"> </w:t>
      </w:r>
      <w:r>
        <w:fldChar w:fldCharType="begin"/>
      </w:r>
      <w:r>
        <w:instrText xml:space="preserve"> ADDIN ZOTERO_ITEM CSL_CITATION {"citationID":"1Ek7Dwe3","properties":{"formattedCitation":"(Red Bull, 2016)","plainCitation":"(Red Bull, 2016)","noteIndex":0},"citationItems":[{"id":48,"uris":["http://zotero.org/users/local/UbnDuPmC/items/XMZ3ERWU"],"itemData":{"id":48,"type":"motion_picture","abstract":"</w:instrText>
      </w:r>
      <w:r>
        <w:rPr>
          <w:rFonts w:ascii="Arial" w:hAnsi="Arial" w:cs="Arial"/>
        </w:rPr>
        <w:instrText>►</w:instrText>
      </w:r>
      <w:r>
        <w:instrText xml:space="preserve"> CLICK for more fencing stories on redbull.com: http://win.gs/RBFencing\nHow much do you know about fencing? For most people, it's not much </w:instrText>
      </w:r>
      <w:r>
        <w:rPr>
          <w:rFonts w:ascii="Calibri" w:hAnsi="Calibri" w:cs="Calibri"/>
        </w:rPr>
        <w:instrText>–</w:instrText>
      </w:r>
      <w:r>
        <w:instrText xml:space="preserve"> a few seconds of quick moves, and a winner declared on the scoreboard. The speed of attacks and hits is so fast – it's quite hard to follow with an untutored eye.\n\nUkrainian fencer Olga Kharlan not only understands what's happening in those seconds, but also excels at scoring winning hits. Fencing isn't about force. Rather, the ability to choose the right position and distance is the key. The faster fencer will 'step-lunge', which offers more chances to land a hit first. The speed of this move made by professional athletes can be compared to the acceleration of a race car.\n\nWhat if we put Kharlan next to Alexander Grinchuk’s 600hp #RedBull350z, which accelerates up to 100km in four seconds, on the starting line? You'd be surprised to see who's faster.\n\n_\n\nExperience the world of Red Bull like you have never seen it before. With the best action sports clips on the web and original series, prepare for your \"stoke factor\" to be at an all time high.\n\nWatch Red Bull TV: http://win.gs/WatchRBTV\n\nSee into our world: http://goo.gl/J49U\n\nRed Bull on Facebook: http://win.gs/redbullfb\n\nRed Bull on Twitter: http://win.gs/redbulltwitter\n\nSubscribe to Red Bull on Youtube: http://win.gs/SubToRedBull\n\nSubscribe to the Red Bulletin: http://win.gs/TheRedBulletin\n\nSign up for our Newsletter here: http://win.gs/RedBullNewsletter\n\nThe Physics and Speed of Fencing","dimensions":"2:27","source":"YouTube","title":"The Physics and Speed of Fencing","URL":"https://www.youtube.com/watch?v=ezoZfZK75zA","author":[{"literal":"Red Bull"}],"accessed":{"date-parts":[["2022",5,6]]},"issued":{"date-parts":[["2016",6,20]]}}}],"schema":"https://github.com/citation-style-language/schema/raw/master/csl-citation.json"} </w:instrText>
      </w:r>
      <w:r>
        <w:fldChar w:fldCharType="separate"/>
      </w:r>
      <w:r w:rsidRPr="009E025F">
        <w:rPr>
          <w:rFonts w:ascii="Calibri" w:hAnsi="Calibri" w:cs="Calibri"/>
        </w:rPr>
        <w:t>(Red Bull, 2016)</w:t>
      </w:r>
      <w:r>
        <w:fldChar w:fldCharType="end"/>
      </w:r>
      <w:r>
        <w:t xml:space="preserve"> in order to replicate a proper </w:t>
      </w:r>
      <w:proofErr w:type="spellStart"/>
      <w:r>
        <w:t>En</w:t>
      </w:r>
      <w:proofErr w:type="spellEnd"/>
      <w:r>
        <w:t xml:space="preserve"> </w:t>
      </w:r>
      <w:proofErr w:type="spellStart"/>
      <w:r>
        <w:t>garde</w:t>
      </w:r>
      <w:proofErr w:type="spellEnd"/>
      <w:r>
        <w:t xml:space="preserve"> position and lunge with my </w:t>
      </w:r>
      <w:proofErr w:type="spellStart"/>
      <w:r>
        <w:t>Olympoid</w:t>
      </w:r>
      <w:proofErr w:type="spellEnd"/>
      <w:r>
        <w:t xml:space="preserve">. I mainly focused on how the tentacles acting as arms reached these positions, as I would be able to perform a lot of movement with them. Once I had an idea of the position that the tentacles should end up </w:t>
      </w:r>
      <w:proofErr w:type="gramStart"/>
      <w:r>
        <w:t>in</w:t>
      </w:r>
      <w:proofErr w:type="gramEnd"/>
      <w:r>
        <w:t xml:space="preserve"> I began animating. </w:t>
      </w:r>
    </w:p>
    <w:p w14:paraId="0B729411" w14:textId="45A6FE42" w:rsidR="009E025F" w:rsidRDefault="009E025F" w:rsidP="00A46B96"/>
    <w:p w14:paraId="3274F8A7" w14:textId="1813E680" w:rsidR="009E025F" w:rsidRDefault="009E025F" w:rsidP="00A46B96">
      <w:proofErr w:type="gramStart"/>
      <w:r>
        <w:t>In order to</w:t>
      </w:r>
      <w:proofErr w:type="gramEnd"/>
      <w:r>
        <w:t xml:space="preserve"> attach the epee to the right tentacle, I created a parent constraint between the epee and tentacle which was set to 1 once the tentacle had wrapped around it. I also made use of the select -hi MEL command again as it allowed me to set a keyframe for all joints in a tentacle or the epee, rather than assigning each joint a keyframe individually. During animating, I tried to mainly make use of the Anticipation Principle of the Disney Animation Principles, as it was the easiest to implement. I made sure that the tentacles at the bottom half of the main body swung backwards or forward just before the whole model moved backwards or forwards. I also made sure that they moved beyond the position of the main body once it had stopped moving, </w:t>
      </w:r>
      <w:proofErr w:type="gramStart"/>
      <w:r>
        <w:t>in order to</w:t>
      </w:r>
      <w:proofErr w:type="gramEnd"/>
      <w:r>
        <w:t xml:space="preserve"> keep an illusion of momentum in my </w:t>
      </w:r>
      <w:proofErr w:type="spellStart"/>
      <w:r>
        <w:t>Olympoid</w:t>
      </w:r>
      <w:proofErr w:type="spellEnd"/>
      <w:r>
        <w:t xml:space="preserve">. I also made sure the epee bent a tiny amount as the main body was moving as well, otherwise it would make the extreme bends of it when it collides with the </w:t>
      </w:r>
      <w:proofErr w:type="spellStart"/>
      <w:r>
        <w:t>Olympoid’s</w:t>
      </w:r>
      <w:proofErr w:type="spellEnd"/>
      <w:r>
        <w:t xml:space="preserve"> opponent unnatural. During the taunt section of the animation, I wanted the </w:t>
      </w:r>
      <w:proofErr w:type="spellStart"/>
      <w:r>
        <w:t>Olympoid</w:t>
      </w:r>
      <w:proofErr w:type="spellEnd"/>
      <w:r>
        <w:t xml:space="preserve"> to rotate the end its the tentacle holding the </w:t>
      </w:r>
      <w:proofErr w:type="spellStart"/>
      <w:r>
        <w:t>eppe</w:t>
      </w:r>
      <w:proofErr w:type="spellEnd"/>
      <w:r>
        <w:t xml:space="preserve"> about a circle, causing the epee’s blade to rotate about a larger circle, which is a typical fencing move. However, since the joints of the skeletons that would move are both attached to a parent </w:t>
      </w:r>
      <w:proofErr w:type="gramStart"/>
      <w:r>
        <w:t>joint</w:t>
      </w:r>
      <w:proofErr w:type="gramEnd"/>
      <w:r>
        <w:t xml:space="preserve"> I was unable to create a motion path for the joints to follow. This meant that I had to manually move the joints around a circle, which resulted in that part of the animation not being as smooth as I would’ve liked.</w:t>
      </w:r>
    </w:p>
    <w:p w14:paraId="14B33C2D" w14:textId="628CB0AC" w:rsidR="00A85E72" w:rsidRDefault="00A85E72" w:rsidP="00A46B96"/>
    <w:p w14:paraId="4A62974B" w14:textId="4352E5CC" w:rsidR="009E025F" w:rsidRDefault="009E025F" w:rsidP="00A46B96"/>
    <w:p w14:paraId="5E469CDF" w14:textId="406BD6D9" w:rsidR="009E025F" w:rsidRDefault="009E025F" w:rsidP="00A46B96">
      <w:r>
        <w:t xml:space="preserve">Once I had finished animating my </w:t>
      </w:r>
      <w:proofErr w:type="spellStart"/>
      <w:r>
        <w:t>Olympoid</w:t>
      </w:r>
      <w:proofErr w:type="spellEnd"/>
      <w:r>
        <w:t xml:space="preserve"> I began to add textures to it. I applied Maya’s Standard Surface Material to each component of my </w:t>
      </w:r>
      <w:proofErr w:type="spellStart"/>
      <w:r>
        <w:t>Olympoid</w:t>
      </w:r>
      <w:proofErr w:type="spellEnd"/>
      <w:r>
        <w:t xml:space="preserve">. It was at this point I thought about how I could create a link between the </w:t>
      </w:r>
      <w:proofErr w:type="spellStart"/>
      <w:r>
        <w:t>Olympoid</w:t>
      </w:r>
      <w:proofErr w:type="spellEnd"/>
      <w:r>
        <w:t xml:space="preserve"> with the Olympics and a specific country that would </w:t>
      </w:r>
      <w:r>
        <w:lastRenderedPageBreak/>
        <w:t xml:space="preserve">compete. I decided to represent the flag of a country on the main body of my </w:t>
      </w:r>
      <w:proofErr w:type="spellStart"/>
      <w:r>
        <w:t>Olympoid</w:t>
      </w:r>
      <w:proofErr w:type="spellEnd"/>
      <w:r>
        <w:t xml:space="preserve"> since it is the largest component, and since I had 5 other components of the </w:t>
      </w:r>
      <w:proofErr w:type="spellStart"/>
      <w:r>
        <w:t>Olympoid’s</w:t>
      </w:r>
      <w:proofErr w:type="spellEnd"/>
      <w:r>
        <w:t xml:space="preserve"> body, represent the Olympic Rings on the other sections. I chose my </w:t>
      </w:r>
      <w:proofErr w:type="spellStart"/>
      <w:r>
        <w:t>Olympoid</w:t>
      </w:r>
      <w:proofErr w:type="spellEnd"/>
      <w:r>
        <w:t xml:space="preserve"> to represent Austria, as due to the position of polygons on the main body it was very easy to wrap a rectangle around the middle part. I then made sure that the material on the epee was a lot more metallic than the other materials as it would be made of metal, and I wanted it to reflect light differently compared to the other materials so that a viewer's eye would more easily follow it. The final textured model of my </w:t>
      </w:r>
      <w:proofErr w:type="spellStart"/>
      <w:r>
        <w:t>Olympoid</w:t>
      </w:r>
      <w:proofErr w:type="spellEnd"/>
      <w:r>
        <w:t xml:space="preserve"> can be seen below:</w:t>
      </w:r>
    </w:p>
    <w:p w14:paraId="041E1CD3" w14:textId="5862EBC9" w:rsidR="009E025F" w:rsidRDefault="009E025F" w:rsidP="00A46B96">
      <w:r>
        <w:rPr>
          <w:noProof/>
        </w:rPr>
        <w:drawing>
          <wp:inline distT="0" distB="0" distL="0" distR="0" wp14:anchorId="69B1B857" wp14:editId="0C5FF5BC">
            <wp:extent cx="2482255" cy="2370125"/>
            <wp:effectExtent l="0" t="0" r="0" b="0"/>
            <wp:docPr id="16" name="Picture 16" descr="Schematic&#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Schematic&#10;&#10;Description automatically generated with low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90007" cy="2377527"/>
                    </a:xfrm>
                    <a:prstGeom prst="rect">
                      <a:avLst/>
                    </a:prstGeom>
                    <a:noFill/>
                    <a:ln>
                      <a:noFill/>
                    </a:ln>
                  </pic:spPr>
                </pic:pic>
              </a:graphicData>
            </a:graphic>
          </wp:inline>
        </w:drawing>
      </w:r>
    </w:p>
    <w:p w14:paraId="65FC6A97" w14:textId="1F920444" w:rsidR="009E025F" w:rsidRDefault="009E025F" w:rsidP="00A46B96"/>
    <w:p w14:paraId="3FBA5D46" w14:textId="2B846274" w:rsidR="009E025F" w:rsidRDefault="009E025F" w:rsidP="00A46B96">
      <w:r>
        <w:t xml:space="preserve">Then, I began to light the scene around my </w:t>
      </w:r>
      <w:proofErr w:type="spellStart"/>
      <w:r>
        <w:t>Olympoid</w:t>
      </w:r>
      <w:proofErr w:type="spellEnd"/>
      <w:r>
        <w:t xml:space="preserve">.  I started by looking for </w:t>
      </w:r>
      <w:proofErr w:type="spellStart"/>
      <w:r>
        <w:t>HDRi</w:t>
      </w:r>
      <w:proofErr w:type="spellEnd"/>
      <w:r>
        <w:t xml:space="preserve"> images which could be used on an Arnold </w:t>
      </w:r>
      <w:proofErr w:type="spellStart"/>
      <w:r>
        <w:t>SkyDome</w:t>
      </w:r>
      <w:proofErr w:type="spellEnd"/>
      <w:r>
        <w:t xml:space="preserve"> light. An image of An Olympic stadium would have been ideal, but unfortunately, I could not find one. However, I came across A </w:t>
      </w:r>
      <w:proofErr w:type="spellStart"/>
      <w:r>
        <w:t>HDRi</w:t>
      </w:r>
      <w:proofErr w:type="spellEnd"/>
      <w:r>
        <w:t xml:space="preserve"> </w:t>
      </w:r>
      <w:r>
        <w:fldChar w:fldCharType="begin"/>
      </w:r>
      <w:r>
        <w:instrText xml:space="preserve"> ADDIN ZOTERO_ITEM CSL_CITATION {"citationID":"aJpKGFoF","properties":{"formattedCitation":"(Majboroda, 2022)","plainCitation":"(Majboroda, 2022)","noteIndex":0},"citationItems":[{"id":30,"uris":["http://zotero.org/users/local/UbnDuPmC/items/AYT5NQJ2"],"itemData":{"id":30,"type":"webpage","abstract":"Download this free HDRI from Poly Haven","container-title":"Poly Haven","title":"Gym 01 HDRI • Poly Haven","URL":"https://polyhaven.com/a/gym_01","author":[{"family":"Majboroda","given":"Sergej"}],"accessed":{"date-parts":[["2022",5,5]]},"issued":{"date-parts":[["2022"]]}}}],"schema":"https://github.com/citation-style-language/schema/raw/master/csl-citation.json"} </w:instrText>
      </w:r>
      <w:r>
        <w:fldChar w:fldCharType="separate"/>
      </w:r>
      <w:r w:rsidRPr="009E025F">
        <w:rPr>
          <w:rFonts w:ascii="Calibri" w:hAnsi="Calibri" w:cs="Calibri"/>
        </w:rPr>
        <w:t>(Majboroda, 2022)</w:t>
      </w:r>
      <w:r>
        <w:fldChar w:fldCharType="end"/>
      </w:r>
      <w:r>
        <w:t xml:space="preserve"> of a gym with a long strip of fabric running down the middle, which could act as a fencing strip. Once I had scaled down the </w:t>
      </w:r>
      <w:proofErr w:type="spellStart"/>
      <w:r>
        <w:t>SkyDome</w:t>
      </w:r>
      <w:proofErr w:type="spellEnd"/>
      <w:r>
        <w:t xml:space="preserve"> and placed a camera in a suitable position I began to render my animation.</w:t>
      </w:r>
    </w:p>
    <w:p w14:paraId="43BA4B7E" w14:textId="5CEEF8AA" w:rsidR="009E025F" w:rsidRDefault="009E025F" w:rsidP="00A46B96"/>
    <w:p w14:paraId="76DC5100" w14:textId="6788AE3A" w:rsidR="009E025F" w:rsidRDefault="009E025F" w:rsidP="00A46B96">
      <w:r>
        <w:t xml:space="preserve">Overall, I believe that given more time, and under different circumstances, I would have been able to add much more detail to the animation of my </w:t>
      </w:r>
      <w:proofErr w:type="spellStart"/>
      <w:r>
        <w:t>Olympoid</w:t>
      </w:r>
      <w:proofErr w:type="spellEnd"/>
      <w:r>
        <w:t xml:space="preserve">, as well as the model. I could have kept the low level of detail I aimed for by adding more components to my </w:t>
      </w:r>
      <w:proofErr w:type="spellStart"/>
      <w:r>
        <w:t>Olympoid</w:t>
      </w:r>
      <w:proofErr w:type="spellEnd"/>
      <w:r>
        <w:t xml:space="preserve"> but making them large and stand out, for example, adding eyes to the top half of the main body or making the ball joints less smooth by adding bolts or screws. However, despite this, I did manage to mimic the fast-paced sport that fencing is. My </w:t>
      </w:r>
      <w:proofErr w:type="spellStart"/>
      <w:r>
        <w:t>Olympoid</w:t>
      </w:r>
      <w:proofErr w:type="spellEnd"/>
      <w:r>
        <w:t xml:space="preserve"> quickly makes lunges, jabs and blocks and doesn’t leave a large amount of time between its next action. During the moments when the fencing match would be </w:t>
      </w:r>
      <w:proofErr w:type="gramStart"/>
      <w:r>
        <w:t>fast-paced</w:t>
      </w:r>
      <w:proofErr w:type="gramEnd"/>
      <w:r>
        <w:t xml:space="preserve">, my </w:t>
      </w:r>
      <w:proofErr w:type="spellStart"/>
      <w:r>
        <w:t>Olympoid</w:t>
      </w:r>
      <w:proofErr w:type="spellEnd"/>
      <w:r>
        <w:t xml:space="preserve"> is constantly moving every part of its body. I would also have liked to make a few adjustments to the taunt section of the animation by making them smoother and more menacing, by introducing a quick jab with the epee or setting more keyframes during the rotation of the epee. </w:t>
      </w:r>
    </w:p>
    <w:p w14:paraId="7049A364" w14:textId="77777777" w:rsidR="009E025F" w:rsidRDefault="009E025F" w:rsidP="00A46B96"/>
    <w:p w14:paraId="2ABE0833" w14:textId="574D4D1D" w:rsidR="00A85E72" w:rsidRDefault="00A85E72" w:rsidP="00A46B96"/>
    <w:p w14:paraId="4B944167" w14:textId="119DED87" w:rsidR="00A85E72" w:rsidRDefault="00A85E72" w:rsidP="00A46B96"/>
    <w:p w14:paraId="72AE171A" w14:textId="1BB93017" w:rsidR="00A85E72" w:rsidRDefault="00A85E72" w:rsidP="00A46B96"/>
    <w:p w14:paraId="2A76AEB6" w14:textId="2619331E" w:rsidR="00A85E72" w:rsidRDefault="00A85E72" w:rsidP="00A46B96"/>
    <w:p w14:paraId="2FCAC5D0" w14:textId="11139415" w:rsidR="00A85E72" w:rsidRDefault="00A85E72" w:rsidP="00A46B96"/>
    <w:p w14:paraId="4FB18070" w14:textId="679933C2" w:rsidR="00A46B96" w:rsidRDefault="00A46B96" w:rsidP="00A46B96"/>
    <w:p w14:paraId="7B6388F7" w14:textId="77777777" w:rsidR="00A46B96" w:rsidRDefault="00A46B96" w:rsidP="00A46B96">
      <w:pPr>
        <w:rPr>
          <w:sz w:val="24"/>
          <w:szCs w:val="24"/>
        </w:rPr>
      </w:pPr>
    </w:p>
    <w:p w14:paraId="02EBDDC1" w14:textId="13316A37" w:rsidR="00A46B96" w:rsidRDefault="00A46B96">
      <w:pPr>
        <w:rPr>
          <w:sz w:val="32"/>
          <w:szCs w:val="32"/>
        </w:rPr>
      </w:pPr>
      <w:r>
        <w:rPr>
          <w:sz w:val="32"/>
          <w:szCs w:val="32"/>
        </w:rPr>
        <w:lastRenderedPageBreak/>
        <w:t>References:</w:t>
      </w:r>
    </w:p>
    <w:p w14:paraId="7D85BA2E" w14:textId="77777777" w:rsidR="009E025F" w:rsidRPr="009E025F" w:rsidRDefault="00A46B96" w:rsidP="009E025F">
      <w:pPr>
        <w:pStyle w:val="Bibliography"/>
        <w:rPr>
          <w:rFonts w:ascii="Calibri" w:hAnsi="Calibri" w:cs="Calibri"/>
          <w:sz w:val="24"/>
        </w:rPr>
      </w:pPr>
      <w:r w:rsidRPr="00A46B96">
        <w:fldChar w:fldCharType="begin"/>
      </w:r>
      <w:r w:rsidR="009E025F">
        <w:instrText xml:space="preserve"> ADDIN ZOTERO_BIBL {"uncited":[],"omitted":[],"custom":[]} CSL_BIBLIOGRAPHY </w:instrText>
      </w:r>
      <w:r w:rsidRPr="00A46B96">
        <w:fldChar w:fldCharType="separate"/>
      </w:r>
      <w:r w:rsidR="009E025F" w:rsidRPr="009E025F">
        <w:rPr>
          <w:rFonts w:ascii="Calibri" w:hAnsi="Calibri" w:cs="Calibri"/>
          <w:i/>
          <w:iCs/>
          <w:sz w:val="24"/>
        </w:rPr>
        <w:t>EVE</w:t>
      </w:r>
      <w:r w:rsidR="009E025F" w:rsidRPr="009E025F">
        <w:rPr>
          <w:rFonts w:ascii="Calibri" w:hAnsi="Calibri" w:cs="Calibri"/>
          <w:sz w:val="24"/>
        </w:rPr>
        <w:t xml:space="preserve"> (2022) </w:t>
      </w:r>
      <w:r w:rsidR="009E025F" w:rsidRPr="009E025F">
        <w:rPr>
          <w:rFonts w:ascii="Calibri" w:hAnsi="Calibri" w:cs="Calibri"/>
          <w:i/>
          <w:iCs/>
          <w:sz w:val="24"/>
        </w:rPr>
        <w:t>Pixar Wiki</w:t>
      </w:r>
      <w:r w:rsidR="009E025F" w:rsidRPr="009E025F">
        <w:rPr>
          <w:rFonts w:ascii="Calibri" w:hAnsi="Calibri" w:cs="Calibri"/>
          <w:sz w:val="24"/>
        </w:rPr>
        <w:t>. Available at: https://pixar.fandom.com/wiki/EVE (Accessed: 5 May 2022).</w:t>
      </w:r>
    </w:p>
    <w:p w14:paraId="0E4460D0" w14:textId="77777777" w:rsidR="009E025F" w:rsidRPr="009E025F" w:rsidRDefault="009E025F" w:rsidP="009E025F">
      <w:pPr>
        <w:pStyle w:val="Bibliography"/>
        <w:rPr>
          <w:rFonts w:ascii="Calibri" w:hAnsi="Calibri" w:cs="Calibri"/>
          <w:sz w:val="24"/>
        </w:rPr>
      </w:pPr>
      <w:r w:rsidRPr="009E025F">
        <w:rPr>
          <w:rFonts w:ascii="Calibri" w:hAnsi="Calibri" w:cs="Calibri"/>
          <w:sz w:val="24"/>
        </w:rPr>
        <w:t xml:space="preserve">Majboroda, S. (2022) </w:t>
      </w:r>
      <w:r w:rsidRPr="009E025F">
        <w:rPr>
          <w:rFonts w:ascii="Calibri" w:hAnsi="Calibri" w:cs="Calibri"/>
          <w:i/>
          <w:iCs/>
          <w:sz w:val="24"/>
        </w:rPr>
        <w:t>Gym 01 HDRI • Poly Haven</w:t>
      </w:r>
      <w:r w:rsidRPr="009E025F">
        <w:rPr>
          <w:rFonts w:ascii="Calibri" w:hAnsi="Calibri" w:cs="Calibri"/>
          <w:sz w:val="24"/>
        </w:rPr>
        <w:t xml:space="preserve">, </w:t>
      </w:r>
      <w:r w:rsidRPr="009E025F">
        <w:rPr>
          <w:rFonts w:ascii="Calibri" w:hAnsi="Calibri" w:cs="Calibri"/>
          <w:i/>
          <w:iCs/>
          <w:sz w:val="24"/>
        </w:rPr>
        <w:t>Poly Haven</w:t>
      </w:r>
      <w:r w:rsidRPr="009E025F">
        <w:rPr>
          <w:rFonts w:ascii="Calibri" w:hAnsi="Calibri" w:cs="Calibri"/>
          <w:sz w:val="24"/>
        </w:rPr>
        <w:t>. Available at: https://polyhaven.com/a/gym_01 (Accessed: 5 May 2022).</w:t>
      </w:r>
    </w:p>
    <w:p w14:paraId="7042C6D4" w14:textId="77777777" w:rsidR="009E025F" w:rsidRPr="009E025F" w:rsidRDefault="009E025F" w:rsidP="009E025F">
      <w:pPr>
        <w:pStyle w:val="Bibliography"/>
        <w:rPr>
          <w:rFonts w:ascii="Calibri" w:hAnsi="Calibri" w:cs="Calibri"/>
          <w:sz w:val="24"/>
        </w:rPr>
      </w:pPr>
      <w:r w:rsidRPr="009E025F">
        <w:rPr>
          <w:rFonts w:ascii="Calibri" w:hAnsi="Calibri" w:cs="Calibri"/>
          <w:sz w:val="24"/>
        </w:rPr>
        <w:t xml:space="preserve">Olympics (2012) </w:t>
      </w:r>
      <w:r w:rsidRPr="009E025F">
        <w:rPr>
          <w:rFonts w:ascii="Calibri" w:hAnsi="Calibri" w:cs="Calibri"/>
          <w:i/>
          <w:iCs/>
          <w:sz w:val="24"/>
        </w:rPr>
        <w:t>Aron Szilagyi Szilagyi Wins Fencing Sabre Gold - London 2012 Olympics</w:t>
      </w:r>
      <w:r w:rsidRPr="009E025F">
        <w:rPr>
          <w:rFonts w:ascii="Calibri" w:hAnsi="Calibri" w:cs="Calibri"/>
          <w:sz w:val="24"/>
        </w:rPr>
        <w:t>. Available at: https://www.youtube.com/watch?v=nGearEu2PlU (Accessed: 5 May 2022).</w:t>
      </w:r>
    </w:p>
    <w:p w14:paraId="4CD2A6DB" w14:textId="77777777" w:rsidR="009E025F" w:rsidRPr="009E025F" w:rsidRDefault="009E025F" w:rsidP="009E025F">
      <w:pPr>
        <w:pStyle w:val="Bibliography"/>
        <w:rPr>
          <w:rFonts w:ascii="Calibri" w:hAnsi="Calibri" w:cs="Calibri"/>
          <w:sz w:val="24"/>
        </w:rPr>
      </w:pPr>
      <w:r w:rsidRPr="009E025F">
        <w:rPr>
          <w:rFonts w:ascii="Calibri" w:hAnsi="Calibri" w:cs="Calibri"/>
          <w:sz w:val="24"/>
        </w:rPr>
        <w:t xml:space="preserve">proletariat-inc (2014) ‘Lady Squidfingers Character Rig’, </w:t>
      </w:r>
      <w:r w:rsidRPr="009E025F">
        <w:rPr>
          <w:rFonts w:ascii="Calibri" w:hAnsi="Calibri" w:cs="Calibri"/>
          <w:i/>
          <w:iCs/>
          <w:sz w:val="24"/>
        </w:rPr>
        <w:t>Proletariat Inc.</w:t>
      </w:r>
      <w:r w:rsidRPr="009E025F">
        <w:rPr>
          <w:rFonts w:ascii="Calibri" w:hAnsi="Calibri" w:cs="Calibri"/>
          <w:sz w:val="24"/>
        </w:rPr>
        <w:t>, May. Available at: https://proletariat-inc.tumblr.com/post/87109151907/lady-squidfingers-character-rig (Accessed: 5 May 2022).</w:t>
      </w:r>
    </w:p>
    <w:p w14:paraId="4857F281" w14:textId="77777777" w:rsidR="009E025F" w:rsidRPr="009E025F" w:rsidRDefault="009E025F" w:rsidP="009E025F">
      <w:pPr>
        <w:pStyle w:val="Bibliography"/>
        <w:rPr>
          <w:rFonts w:ascii="Calibri" w:hAnsi="Calibri" w:cs="Calibri"/>
          <w:sz w:val="24"/>
        </w:rPr>
      </w:pPr>
      <w:r w:rsidRPr="009E025F">
        <w:rPr>
          <w:rFonts w:ascii="Calibri" w:hAnsi="Calibri" w:cs="Calibri"/>
          <w:sz w:val="24"/>
        </w:rPr>
        <w:t xml:space="preserve">Red Bull (2016) </w:t>
      </w:r>
      <w:r w:rsidRPr="009E025F">
        <w:rPr>
          <w:rFonts w:ascii="Calibri" w:hAnsi="Calibri" w:cs="Calibri"/>
          <w:i/>
          <w:iCs/>
          <w:sz w:val="24"/>
        </w:rPr>
        <w:t>The Physics and Speed of Fencing</w:t>
      </w:r>
      <w:r w:rsidRPr="009E025F">
        <w:rPr>
          <w:rFonts w:ascii="Calibri" w:hAnsi="Calibri" w:cs="Calibri"/>
          <w:sz w:val="24"/>
        </w:rPr>
        <w:t>. Available at: https://www.youtube.com/watch?v=ezoZfZK75zA (Accessed: 6 May 2022).</w:t>
      </w:r>
    </w:p>
    <w:p w14:paraId="70FF1B9F" w14:textId="77777777" w:rsidR="009E025F" w:rsidRPr="009E025F" w:rsidRDefault="009E025F" w:rsidP="009E025F">
      <w:pPr>
        <w:pStyle w:val="Bibliography"/>
        <w:rPr>
          <w:rFonts w:ascii="Calibri" w:hAnsi="Calibri" w:cs="Calibri"/>
          <w:sz w:val="24"/>
        </w:rPr>
      </w:pPr>
      <w:r w:rsidRPr="009E025F">
        <w:rPr>
          <w:rFonts w:ascii="Calibri" w:hAnsi="Calibri" w:cs="Calibri"/>
          <w:sz w:val="24"/>
        </w:rPr>
        <w:t xml:space="preserve">THNKR (2012) </w:t>
      </w:r>
      <w:r w:rsidRPr="009E025F">
        <w:rPr>
          <w:rFonts w:ascii="Calibri" w:hAnsi="Calibri" w:cs="Calibri"/>
          <w:i/>
          <w:iCs/>
          <w:sz w:val="24"/>
        </w:rPr>
        <w:t>How To Fence: The Basics of Fencing, Taught by Olympians</w:t>
      </w:r>
      <w:r w:rsidRPr="009E025F">
        <w:rPr>
          <w:rFonts w:ascii="Calibri" w:hAnsi="Calibri" w:cs="Calibri"/>
          <w:sz w:val="24"/>
        </w:rPr>
        <w:t>. Available at: https://www.youtube.com/watch?v=a8IdfA5fXJs (Accessed: 6 May 2022).</w:t>
      </w:r>
    </w:p>
    <w:p w14:paraId="05D39E06" w14:textId="77777777" w:rsidR="009E025F" w:rsidRPr="009E025F" w:rsidRDefault="009E025F" w:rsidP="009E025F">
      <w:pPr>
        <w:pStyle w:val="Bibliography"/>
        <w:rPr>
          <w:rFonts w:ascii="Calibri" w:hAnsi="Calibri" w:cs="Calibri"/>
          <w:sz w:val="24"/>
        </w:rPr>
      </w:pPr>
      <w:r w:rsidRPr="009E025F">
        <w:rPr>
          <w:rFonts w:ascii="Calibri" w:hAnsi="Calibri" w:cs="Calibri"/>
          <w:sz w:val="24"/>
        </w:rPr>
        <w:t xml:space="preserve">Vox (2016) </w:t>
      </w:r>
      <w:r w:rsidRPr="009E025F">
        <w:rPr>
          <w:rFonts w:ascii="Calibri" w:hAnsi="Calibri" w:cs="Calibri"/>
          <w:i/>
          <w:iCs/>
          <w:sz w:val="24"/>
        </w:rPr>
        <w:t>Fencing, explained</w:t>
      </w:r>
      <w:r w:rsidRPr="009E025F">
        <w:rPr>
          <w:rFonts w:ascii="Calibri" w:hAnsi="Calibri" w:cs="Calibri"/>
          <w:sz w:val="24"/>
        </w:rPr>
        <w:t>. Available at: https://www.youtube.com/watch?v=kTw05gC2T9Y (Accessed: 6 May 2022).</w:t>
      </w:r>
    </w:p>
    <w:p w14:paraId="69C46957" w14:textId="23746EE5" w:rsidR="00A46B96" w:rsidRPr="00A46B96" w:rsidRDefault="00A46B96">
      <w:pPr>
        <w:rPr>
          <w:sz w:val="24"/>
          <w:szCs w:val="24"/>
        </w:rPr>
      </w:pPr>
      <w:r w:rsidRPr="00A46B96">
        <w:rPr>
          <w:sz w:val="24"/>
          <w:szCs w:val="24"/>
        </w:rPr>
        <w:fldChar w:fldCharType="end"/>
      </w:r>
    </w:p>
    <w:p w14:paraId="4F1EAD85" w14:textId="66F39790" w:rsidR="00A46B96" w:rsidRPr="00A46B96" w:rsidRDefault="00A46B96">
      <w:pPr>
        <w:rPr>
          <w:sz w:val="20"/>
          <w:szCs w:val="20"/>
        </w:rPr>
      </w:pPr>
    </w:p>
    <w:p w14:paraId="2A0A5DC2" w14:textId="77777777" w:rsidR="00A46B96" w:rsidRPr="003F66A9" w:rsidRDefault="00A46B96">
      <w:pPr>
        <w:rPr>
          <w:sz w:val="24"/>
          <w:szCs w:val="24"/>
        </w:rPr>
      </w:pPr>
    </w:p>
    <w:sectPr w:rsidR="00A46B96" w:rsidRPr="003F66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MyNbWwNDM2MDcyMDVR0lEKTi0uzszPAykwqgUAZbb+8CwAAAA="/>
  </w:docVars>
  <w:rsids>
    <w:rsidRoot w:val="00697F72"/>
    <w:rsid w:val="003F66A9"/>
    <w:rsid w:val="00697F72"/>
    <w:rsid w:val="009E025F"/>
    <w:rsid w:val="00A46B96"/>
    <w:rsid w:val="00A85E72"/>
    <w:rsid w:val="00D655D7"/>
    <w:rsid w:val="00E31BC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4C9573"/>
  <w15:chartTrackingRefBased/>
  <w15:docId w15:val="{E9F90107-0CFC-4079-9D64-3FA5CCC55F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A46B96"/>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10.jpeg"/><Relationship Id="rId18"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jpeg"/><Relationship Id="rId12" Type="http://schemas.openxmlformats.org/officeDocument/2006/relationships/image" Target="media/image9.jpe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image" Target="media/image13.png"/><Relationship Id="rId1" Type="http://schemas.openxmlformats.org/officeDocument/2006/relationships/styles" Target="styles.xml"/><Relationship Id="rId6" Type="http://schemas.openxmlformats.org/officeDocument/2006/relationships/image" Target="media/image3.jpeg"/><Relationship Id="rId11" Type="http://schemas.openxmlformats.org/officeDocument/2006/relationships/image" Target="media/image8.jpeg"/><Relationship Id="rId5" Type="http://schemas.openxmlformats.org/officeDocument/2006/relationships/image" Target="media/image2.jpeg"/><Relationship Id="rId15" Type="http://schemas.openxmlformats.org/officeDocument/2006/relationships/image" Target="media/image12.png"/><Relationship Id="rId10" Type="http://schemas.openxmlformats.org/officeDocument/2006/relationships/image" Target="media/image7.jpeg"/><Relationship Id="rId4" Type="http://schemas.openxmlformats.org/officeDocument/2006/relationships/image" Target="media/image1.png"/><Relationship Id="rId9" Type="http://schemas.openxmlformats.org/officeDocument/2006/relationships/image" Target="media/image6.jpeg"/><Relationship Id="rId14"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4</TotalTime>
  <Pages>1</Pages>
  <Words>3282</Words>
  <Characters>18711</Characters>
  <Application>Microsoft Office Word</Application>
  <DocSecurity>0</DocSecurity>
  <Lines>155</Lines>
  <Paragraphs>43</Paragraphs>
  <ScaleCrop>false</ScaleCrop>
  <Company/>
  <LinksUpToDate>false</LinksUpToDate>
  <CharactersWithSpaces>219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Perry</dc:creator>
  <cp:keywords/>
  <dc:description/>
  <cp:lastModifiedBy>Jonathan Perry</cp:lastModifiedBy>
  <cp:revision>8</cp:revision>
  <cp:lastPrinted>2022-05-05T23:58:00Z</cp:lastPrinted>
  <dcterms:created xsi:type="dcterms:W3CDTF">2022-05-05T20:24:00Z</dcterms:created>
  <dcterms:modified xsi:type="dcterms:W3CDTF">2022-05-06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nL3kWcPb"/&gt;&lt;style id="http://www.zotero.org/styles/harvard-cite-them-right"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